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422ECC7C">
            <wp:simplePos x="0" y="0"/>
            <wp:positionH relativeFrom="column">
              <wp:posOffset>1668780</wp:posOffset>
            </wp:positionH>
            <wp:positionV relativeFrom="paragraph">
              <wp:posOffset>0</wp:posOffset>
            </wp:positionV>
            <wp:extent cx="2034540" cy="840105"/>
            <wp:effectExtent l="0" t="0" r="3810" b="0"/>
            <wp:wrapThrough wrapText="bothSides">
              <wp:wrapPolygon edited="0">
                <wp:start x="0" y="0"/>
                <wp:lineTo x="0" y="21061"/>
                <wp:lineTo x="21438" y="21061"/>
                <wp:lineTo x="21438"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034540" cy="84010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2E7C6029" w:rsidR="007A2049" w:rsidRPr="002615B0" w:rsidRDefault="007A2049"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612E8F75"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52426E98" w14:textId="77777777" w:rsidR="007A2049" w:rsidRPr="007A2049"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6B040166" w14:textId="13B69DDE" w:rsidR="00D95295" w:rsidRDefault="00D95295" w:rsidP="00486790">
      <w:pPr>
        <w:tabs>
          <w:tab w:val="left" w:pos="6288"/>
        </w:tabs>
        <w:spacing w:line="360" w:lineRule="auto"/>
        <w:jc w:val="both"/>
        <w:rPr>
          <w:rFonts w:ascii="Times New Roman" w:hAnsi="Times New Roman" w:cs="Times New Roman"/>
          <w:b/>
          <w:bCs/>
          <w:sz w:val="24"/>
          <w:szCs w:val="24"/>
        </w:rPr>
      </w:pPr>
    </w:p>
    <w:p w14:paraId="5FD31235" w14:textId="77777777"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77777777" w:rsidR="00486790" w:rsidRDefault="00486790" w:rsidP="00486790">
      <w:pPr>
        <w:tabs>
          <w:tab w:val="left" w:pos="6288"/>
        </w:tabs>
        <w:spacing w:line="360" w:lineRule="auto"/>
        <w:jc w:val="both"/>
        <w:rPr>
          <w:rFonts w:ascii="Times New Roman" w:hAnsi="Times New Roman" w:cs="Times New Roman"/>
          <w:b/>
          <w:bCs/>
          <w:sz w:val="24"/>
          <w:szCs w:val="24"/>
        </w:rPr>
      </w:pPr>
    </w:p>
    <w:p w14:paraId="45CB5F2D" w14:textId="77777777" w:rsidR="007A2049" w:rsidRDefault="007A2049" w:rsidP="00486790">
      <w:pPr>
        <w:pStyle w:val="Prrafodelista"/>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FORMACIÓN GENERAL </w:t>
      </w:r>
    </w:p>
    <w:p w14:paraId="260F0D1A" w14:textId="77777777" w:rsidR="007A204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2A766A6D"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Chiluisa Osorio Stefany Alejandra</w:t>
      </w:r>
    </w:p>
    <w:p w14:paraId="1BDD921F"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Ivan </w:t>
      </w:r>
    </w:p>
    <w:p w14:paraId="1E3B5D6C" w14:textId="77777777" w:rsidR="00344F99" w:rsidRPr="00B46133" w:rsidRDefault="00344F99" w:rsidP="00486790">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18408B41" w:rsidR="007A2049" w:rsidRDefault="00B46133" w:rsidP="00486790">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eb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M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C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R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Citas M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 xml:space="preserve">el </w:t>
      </w:r>
      <w:r w:rsidR="00FA6F38">
        <w:rPr>
          <w:rFonts w:ascii="Times New Roman" w:hAnsi="Times New Roman" w:cs="Times New Roman"/>
          <w:sz w:val="24"/>
          <w:szCs w:val="24"/>
        </w:rPr>
        <w:t>b</w:t>
      </w:r>
      <w:r w:rsidRPr="00344F99">
        <w:rPr>
          <w:rFonts w:ascii="Times New Roman" w:hAnsi="Times New Roman" w:cs="Times New Roman"/>
          <w:sz w:val="24"/>
          <w:szCs w:val="24"/>
        </w:rPr>
        <w:t xml:space="preserve">arrio </w:t>
      </w:r>
      <w:r w:rsidR="00AE1858">
        <w:rPr>
          <w:rFonts w:ascii="Times New Roman" w:hAnsi="Times New Roman" w:cs="Times New Roman"/>
          <w:sz w:val="24"/>
          <w:szCs w:val="24"/>
        </w:rPr>
        <w:t>l</w:t>
      </w:r>
      <w:r w:rsidRPr="00344F99">
        <w:rPr>
          <w:rFonts w:ascii="Times New Roman" w:hAnsi="Times New Roman" w:cs="Times New Roman"/>
          <w:sz w:val="24"/>
          <w:szCs w:val="24"/>
        </w:rPr>
        <w:t>a Estación.</w:t>
      </w:r>
      <w:r>
        <w:rPr>
          <w:rFonts w:ascii="Times New Roman" w:hAnsi="Times New Roman" w:cs="Times New Roman"/>
          <w:sz w:val="24"/>
          <w:szCs w:val="24"/>
        </w:rPr>
        <w:t xml:space="preserve"> </w:t>
      </w:r>
    </w:p>
    <w:p w14:paraId="30D63E08" w14:textId="77777777" w:rsidR="00344F9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486790">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486790">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486790">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Ing. M.Sc. Edwin Edison Quinatoa Arequipa</w:t>
      </w:r>
    </w:p>
    <w:p w14:paraId="2548F1BD" w14:textId="02EE2A38" w:rsidR="00344F99" w:rsidRDefault="00344F99" w:rsidP="00486790">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hiluisa Osorio Stefany Alejandra</w:t>
      </w:r>
    </w:p>
    <w:p w14:paraId="01AA5963"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7F33E122" w14:textId="77777777" w:rsidR="0016591E" w:rsidRPr="00E74138" w:rsidRDefault="0016591E" w:rsidP="00486790">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0CD4C416" w:rsidR="0016591E" w:rsidRPr="00F80604" w:rsidRDefault="0016591E" w:rsidP="00486790">
      <w:pPr>
        <w:pStyle w:val="Prrafodelista"/>
        <w:spacing w:line="360" w:lineRule="auto"/>
        <w:ind w:left="0"/>
        <w:jc w:val="both"/>
        <w:rPr>
          <w:rFonts w:ascii="Times New Roman" w:hAnsi="Times New Roman" w:cs="Times New Roman"/>
          <w:sz w:val="24"/>
          <w:szCs w:val="24"/>
        </w:rPr>
      </w:pPr>
      <w:r w:rsidRPr="00F80604">
        <w:rPr>
          <w:rFonts w:ascii="Times New Roman" w:hAnsi="Times New Roman" w:cs="Times New Roman"/>
          <w:sz w:val="24"/>
          <w:szCs w:val="24"/>
        </w:rPr>
        <w:t xml:space="preserve">La propuesta Tecnológica se realizará para el Consultorio Odontológico Integral SOURI ubicado en la </w:t>
      </w:r>
      <w:r w:rsidR="00380008">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sidR="00380008">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sidR="00CC0843">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2DFD9033" w14:textId="77777777" w:rsidR="00344F99" w:rsidRPr="002C5BE4" w:rsidRDefault="0016591E" w:rsidP="00486790">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486790">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3BC65C66" w14:textId="600B3A79" w:rsidR="0016591E" w:rsidRPr="00727086" w:rsidRDefault="0016591E" w:rsidP="00486790">
      <w:pPr>
        <w:pStyle w:val="Prrafodelista"/>
        <w:spacing w:line="360" w:lineRule="auto"/>
        <w:ind w:left="0"/>
        <w:jc w:val="both"/>
        <w:rPr>
          <w:rFonts w:ascii="Times New Roman" w:hAnsi="Times New Roman" w:cs="Times New Roman"/>
          <w:b/>
          <w:bCs/>
          <w:sz w:val="24"/>
          <w:szCs w:val="24"/>
        </w:rPr>
      </w:pPr>
      <w:r w:rsidRPr="00B542B1">
        <w:rPr>
          <w:rFonts w:ascii="Times New Roman" w:hAnsi="Times New Roman" w:cs="Times New Roman"/>
          <w:b/>
          <w:bCs/>
          <w:sz w:val="24"/>
          <w:szCs w:val="24"/>
        </w:rPr>
        <w:t>FECHA DE ENTREGA:</w:t>
      </w:r>
      <w:r w:rsidR="00B542B1">
        <w:rPr>
          <w:rFonts w:ascii="Times New Roman" w:hAnsi="Times New Roman" w:cs="Times New Roman"/>
          <w:b/>
          <w:bCs/>
          <w:sz w:val="24"/>
          <w:szCs w:val="24"/>
        </w:rPr>
        <w:t xml:space="preserve"> </w:t>
      </w:r>
      <w:r w:rsidR="00B542B1">
        <w:rPr>
          <w:rFonts w:ascii="Times New Roman" w:hAnsi="Times New Roman" w:cs="Times New Roman"/>
          <w:sz w:val="24"/>
          <w:szCs w:val="24"/>
        </w:rPr>
        <w:t>S</w:t>
      </w:r>
      <w:r w:rsidR="00B542B1" w:rsidRPr="00B542B1">
        <w:rPr>
          <w:rFonts w:ascii="Times New Roman" w:hAnsi="Times New Roman" w:cs="Times New Roman"/>
          <w:sz w:val="24"/>
          <w:szCs w:val="24"/>
        </w:rPr>
        <w:t>eptiembre 2020</w:t>
      </w:r>
    </w:p>
    <w:p w14:paraId="43D3878D" w14:textId="77777777" w:rsidR="007A2049"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TICs)</w:t>
      </w:r>
    </w:p>
    <w:p w14:paraId="26554664" w14:textId="77777777" w:rsidR="0016591E"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6B63D395" w:rsidR="007A2049" w:rsidRDefault="007A2049" w:rsidP="00486790">
      <w:pPr>
        <w:pStyle w:val="Prrafodelista"/>
        <w:spacing w:line="360" w:lineRule="auto"/>
        <w:ind w:left="0"/>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C17A87E" w14:textId="16148CD1"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t xml:space="preserve">TIPO DE PROPUESTA TECNOLÓGICA:  </w:t>
      </w:r>
    </w:p>
    <w:p w14:paraId="39977CB2" w14:textId="6D1928A0"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2E1449">
        <w:rPr>
          <w:rFonts w:ascii="Times New Roman" w:hAnsi="Times New Roman" w:cs="Times New Roman"/>
          <w:bCs/>
          <w:sz w:val="24"/>
          <w:szCs w:val="24"/>
        </w:rPr>
        <w:t xml:space="preserve"> las que utilizaremos</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F33197">
        <w:rPr>
          <w:rFonts w:ascii="Times New Roman" w:hAnsi="Times New Roman" w:cs="Times New Roman"/>
          <w:sz w:val="24"/>
          <w:szCs w:val="24"/>
        </w:rPr>
        <w:t>.</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lastRenderedPageBreak/>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76938793" w:rsidR="00052526" w:rsidRPr="00BD587C" w:rsidRDefault="00052526" w:rsidP="00486790">
      <w:pPr>
        <w:pStyle w:val="Prrafodelista"/>
        <w:spacing w:line="360" w:lineRule="auto"/>
        <w:ind w:left="0"/>
        <w:jc w:val="both"/>
        <w:rPr>
          <w:rFonts w:ascii="Times New Roman" w:hAnsi="Times New Roman" w:cs="Times New Roman"/>
          <w:sz w:val="24"/>
          <w:szCs w:val="24"/>
        </w:rPr>
      </w:pPr>
      <w:r w:rsidRPr="00BD587C">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móvil </w:t>
      </w:r>
      <w:r w:rsidRPr="00BD587C">
        <w:rPr>
          <w:rFonts w:ascii="Times New Roman" w:hAnsi="Times New Roman" w:cs="Times New Roman"/>
          <w:sz w:val="24"/>
          <w:szCs w:val="24"/>
        </w:rPr>
        <w:t xml:space="preserve"> tien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 xml:space="preserve">El sistema permitirá la identificación de los procedimientos concerniente a la atención del paciente, de manera organizada, completa y </w:t>
      </w:r>
      <w:r w:rsidRPr="00052526">
        <w:rPr>
          <w:rFonts w:ascii="Times New Roman" w:hAnsi="Times New Roman" w:cs="Times New Roman"/>
          <w:sz w:val="24"/>
          <w:szCs w:val="24"/>
        </w:rPr>
        <w:lastRenderedPageBreak/>
        <w:t>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lastRenderedPageBreak/>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74B387D3"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El presente proyecto consiste en el desarrollo de una Aplicación web y móvil para sistematizar el control y registro de citas Medicas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47221278"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5803BA">
        <w:rPr>
          <w:rFonts w:ascii="Times New Roman" w:hAnsi="Times New Roman" w:cs="Times New Roman"/>
          <w:sz w:val="24"/>
          <w:szCs w:val="24"/>
        </w:rPr>
        <w:t>además dando</w:t>
      </w:r>
      <w:r>
        <w:rPr>
          <w:rFonts w:ascii="Times New Roman" w:hAnsi="Times New Roman" w:cs="Times New Roman"/>
          <w:sz w:val="24"/>
          <w:szCs w:val="24"/>
        </w:rPr>
        <w:t xml:space="preserve"> una correcta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082B3215" w14:textId="19840E79" w:rsidR="007A29DC"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la aplicación web va hacer alojada en hosting y la aplicación móvil contara con el respectivo Apk</w:t>
      </w:r>
      <w:r w:rsidR="003242A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7A2BE9A2" w14:textId="01AED61B" w:rsidR="00F03D20" w:rsidRDefault="00F03D20" w:rsidP="00486790">
      <w:pPr>
        <w:pStyle w:val="Prrafodelista"/>
        <w:spacing w:line="360" w:lineRule="auto"/>
        <w:ind w:left="0"/>
        <w:jc w:val="both"/>
        <w:rPr>
          <w:rFonts w:ascii="Times New Roman" w:hAnsi="Times New Roman" w:cs="Times New Roman"/>
          <w:sz w:val="24"/>
          <w:szCs w:val="24"/>
        </w:rPr>
      </w:pPr>
    </w:p>
    <w:p w14:paraId="54C1E73F" w14:textId="77777777" w:rsidR="00F03D20" w:rsidRDefault="00F03D20" w:rsidP="00486790">
      <w:pPr>
        <w:pStyle w:val="Prrafodelista"/>
        <w:spacing w:line="360" w:lineRule="auto"/>
        <w:ind w:left="0"/>
        <w:jc w:val="both"/>
        <w:rPr>
          <w:rFonts w:ascii="Times New Roman" w:hAnsi="Times New Roman" w:cs="Times New Roman"/>
          <w:sz w:val="24"/>
          <w:szCs w:val="24"/>
        </w:rPr>
      </w:pP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lastRenderedPageBreak/>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w:t>
      </w:r>
      <w:r w:rsidR="00A66CEB" w:rsidRPr="000F7A9B">
        <w:rPr>
          <w:rFonts w:ascii="Times New Roman" w:hAnsi="Times New Roman" w:cs="Times New Roman"/>
          <w:sz w:val="24"/>
          <w:szCs w:val="24"/>
        </w:rPr>
        <w:lastRenderedPageBreak/>
        <w:t xml:space="preserve">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bookmarkStart w:id="1" w:name="_Hlk40097924"/>
      <w:r w:rsidRPr="000F7A9B">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1755305C"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14:paraId="3A2D02E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5954C255"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23B00FD2"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1DA62B59" w:rsidR="00D90489" w:rsidRPr="00C35B34"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t>Problema</w:t>
      </w:r>
    </w:p>
    <w:p w14:paraId="505B173D" w14:textId="466EC608"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152A61" w:rsidRPr="00550B8C">
        <w:rPr>
          <w:rFonts w:ascii="Times New Roman" w:hAnsi="Times New Roman" w:cs="Times New Roman"/>
          <w:sz w:val="24"/>
          <w:highlight w:val="yellow"/>
        </w:rPr>
        <w:t xml:space="preserve">la </w:t>
      </w:r>
      <w:r w:rsidR="00152A61" w:rsidRPr="00550B8C">
        <w:rPr>
          <w:rFonts w:ascii="Times New Roman" w:hAnsi="Times New Roman" w:cs="Times New Roman"/>
          <w:sz w:val="24"/>
          <w:szCs w:val="24"/>
          <w:highlight w:val="yellow"/>
        </w:rPr>
        <w:t>sistematización</w:t>
      </w:r>
      <w:r w:rsidRPr="00550B8C">
        <w:rPr>
          <w:rFonts w:ascii="Times New Roman" w:hAnsi="Times New Roman" w:cs="Times New Roman"/>
          <w:sz w:val="24"/>
          <w:szCs w:val="24"/>
          <w:highlight w:val="yellow"/>
        </w:rPr>
        <w:t xml:space="preserve">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el Control y Registro de Citas Médicas del Consultorio Odontológico Integral SOURI del Barrio La Estación?</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lastRenderedPageBreak/>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29156E">
      <w:pPr>
        <w:pStyle w:val="Prrafodelista"/>
        <w:numPr>
          <w:ilvl w:val="0"/>
          <w:numId w:val="30"/>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486790">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29156E">
      <w:pPr>
        <w:pStyle w:val="Prrafodelista"/>
        <w:numPr>
          <w:ilvl w:val="0"/>
          <w:numId w:val="18"/>
        </w:numPr>
        <w:spacing w:line="36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29156E">
      <w:pPr>
        <w:pStyle w:val="Prrafodelista"/>
        <w:numPr>
          <w:ilvl w:val="1"/>
          <w:numId w:val="18"/>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EC42B58" w:rsidR="00FF56B2" w:rsidRPr="00617E14" w:rsidRDefault="00573528" w:rsidP="00486790">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Chiluisa y los pacientes que requieren el servicio medico en dicho consultorio. </w:t>
      </w:r>
    </w:p>
    <w:p w14:paraId="39F6A9B6" w14:textId="77777777" w:rsidR="00AD4C71" w:rsidRDefault="001C2A22" w:rsidP="0029156E">
      <w:pPr>
        <w:pStyle w:val="Prrafodelista"/>
        <w:numPr>
          <w:ilvl w:val="1"/>
          <w:numId w:val="18"/>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486790">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Dra. Verónica Chiluisa</w:t>
            </w:r>
          </w:p>
        </w:tc>
        <w:tc>
          <w:tcPr>
            <w:tcW w:w="4394" w:type="dxa"/>
          </w:tcPr>
          <w:p w14:paraId="4D74853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Stefany Alejandra Chiluisa Osorio alumna (UTC)</w:t>
            </w:r>
          </w:p>
        </w:tc>
        <w:tc>
          <w:tcPr>
            <w:tcW w:w="4394" w:type="dxa"/>
          </w:tcPr>
          <w:p w14:paraId="329A1B2D"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486790">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w:t>
      </w:r>
      <w:r w:rsidRPr="00592EF8">
        <w:rPr>
          <w:rFonts w:ascii="Times New Roman" w:hAnsi="Times New Roman" w:cs="Times New Roman"/>
          <w:sz w:val="24"/>
          <w:szCs w:val="24"/>
        </w:rPr>
        <w:lastRenderedPageBreak/>
        <w:t>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w:t>
      </w:r>
      <w:r w:rsidRPr="002C04A8">
        <w:rPr>
          <w:rFonts w:ascii="Times New Roman" w:hAnsi="Times New Roman" w:cs="Times New Roman"/>
          <w:sz w:val="24"/>
          <w:szCs w:val="24"/>
        </w:rPr>
        <w:lastRenderedPageBreak/>
        <w:t>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w:t>
      </w:r>
      <w:r w:rsidRPr="002C04A8">
        <w:rPr>
          <w:rFonts w:ascii="Times New Roman" w:hAnsi="Times New Roman" w:cs="Times New Roman"/>
          <w:sz w:val="24"/>
          <w:szCs w:val="24"/>
        </w:rPr>
        <w:lastRenderedPageBreak/>
        <w:t>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486790">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46312D8E" w14:textId="77777777" w:rsidR="00040945" w:rsidRPr="000F7A9B"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3" w:name="_Toc41839068"/>
      <w:r>
        <w:rPr>
          <w:rFonts w:ascii="Times New Roman" w:hAnsi="Times New Roman" w:cs="Times New Roman"/>
          <w:b/>
          <w:sz w:val="24"/>
          <w:szCs w:val="24"/>
        </w:rPr>
        <w:t>Aspectos teóricos conceptuales</w:t>
      </w:r>
      <w:bookmarkEnd w:id="3"/>
    </w:p>
    <w:p w14:paraId="67AD6A2A"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 w:name="_Toc41839069"/>
      <w:r w:rsidRPr="00B00F2C">
        <w:rPr>
          <w:rFonts w:ascii="Times New Roman" w:hAnsi="Times New Roman" w:cs="Times New Roman"/>
          <w:b/>
          <w:sz w:val="24"/>
          <w:szCs w:val="24"/>
        </w:rPr>
        <w:t>¿Qué es gestión?</w:t>
      </w:r>
      <w:bookmarkEnd w:id="4"/>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F00A49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6B81984"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5" w:name="_Toc41839070"/>
      <w:r w:rsidRPr="00B00F2C">
        <w:rPr>
          <w:rFonts w:ascii="Times New Roman" w:hAnsi="Times New Roman" w:cs="Times New Roman"/>
          <w:b/>
          <w:sz w:val="24"/>
          <w:szCs w:val="24"/>
        </w:rPr>
        <w:lastRenderedPageBreak/>
        <w:t>Gestión de la información</w:t>
      </w:r>
      <w:bookmarkEnd w:id="5"/>
      <w:r w:rsidRPr="00B00F2C">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6" w:name="_Toc41839071"/>
      <w:r w:rsidRPr="00B00F2C">
        <w:rPr>
          <w:rFonts w:ascii="Times New Roman" w:hAnsi="Times New Roman" w:cs="Times New Roman"/>
          <w:b/>
          <w:sz w:val="24"/>
          <w:szCs w:val="24"/>
        </w:rPr>
        <w:t>Agenda</w:t>
      </w:r>
      <w:bookmarkEnd w:id="6"/>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7" w:name="_Toc41839072"/>
      <w:r w:rsidRPr="00B00F2C">
        <w:rPr>
          <w:rFonts w:ascii="Times New Roman" w:hAnsi="Times New Roman" w:cs="Times New Roman"/>
          <w:b/>
          <w:sz w:val="24"/>
          <w:szCs w:val="24"/>
        </w:rPr>
        <w:t>Servicio</w:t>
      </w:r>
      <w:bookmarkEnd w:id="7"/>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8" w:name="_Toc41839073"/>
      <w:r w:rsidRPr="00B00F2C">
        <w:rPr>
          <w:rFonts w:ascii="Times New Roman" w:hAnsi="Times New Roman" w:cs="Times New Roman"/>
          <w:b/>
          <w:sz w:val="24"/>
          <w:szCs w:val="24"/>
        </w:rPr>
        <w:t>Atención</w:t>
      </w:r>
      <w:bookmarkEnd w:id="8"/>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9" w:name="_Toc41839074"/>
      <w:r w:rsidRPr="00B00F2C">
        <w:rPr>
          <w:rFonts w:ascii="Times New Roman" w:hAnsi="Times New Roman" w:cs="Times New Roman"/>
          <w:b/>
          <w:sz w:val="24"/>
          <w:szCs w:val="24"/>
        </w:rPr>
        <w:t>Paciente</w:t>
      </w:r>
      <w:bookmarkEnd w:id="9"/>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0" w:name="_Toc41839075"/>
      <w:r w:rsidRPr="00B00F2C">
        <w:rPr>
          <w:rFonts w:ascii="Times New Roman" w:hAnsi="Times New Roman" w:cs="Times New Roman"/>
          <w:b/>
          <w:sz w:val="24"/>
          <w:szCs w:val="24"/>
        </w:rPr>
        <w:t>Nota de venta</w:t>
      </w:r>
      <w:bookmarkEnd w:id="10"/>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1" w:name="_Toc41839076"/>
      <w:r w:rsidRPr="00B00F2C">
        <w:rPr>
          <w:rFonts w:ascii="Times New Roman" w:hAnsi="Times New Roman" w:cs="Times New Roman"/>
          <w:b/>
          <w:sz w:val="24"/>
          <w:szCs w:val="24"/>
        </w:rPr>
        <w:t>Consulta médica</w:t>
      </w:r>
      <w:bookmarkEnd w:id="11"/>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6CE5746B"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2" w:name="_Toc41839077"/>
      <w:r w:rsidRPr="00B00F2C">
        <w:rPr>
          <w:rFonts w:ascii="Times New Roman" w:hAnsi="Times New Roman" w:cs="Times New Roman"/>
          <w:b/>
          <w:sz w:val="24"/>
          <w:szCs w:val="24"/>
        </w:rPr>
        <w:t>Ficha médica</w:t>
      </w:r>
      <w:bookmarkEnd w:id="12"/>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3" w:name="_Toc41839078"/>
      <w:r w:rsidRPr="00B00F2C">
        <w:rPr>
          <w:rFonts w:ascii="Times New Roman" w:hAnsi="Times New Roman" w:cs="Times New Roman"/>
          <w:b/>
          <w:sz w:val="24"/>
          <w:szCs w:val="24"/>
        </w:rPr>
        <w:t>Historia clínica</w:t>
      </w:r>
      <w:bookmarkEnd w:id="13"/>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3058EC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4" w:name="_Toc41839079"/>
      <w:r w:rsidRPr="00B00F2C">
        <w:rPr>
          <w:rFonts w:ascii="Times New Roman" w:hAnsi="Times New Roman" w:cs="Times New Roman"/>
          <w:b/>
          <w:sz w:val="24"/>
          <w:szCs w:val="24"/>
        </w:rPr>
        <w:t>Tecnología de la información y comunicación (TIC)</w:t>
      </w:r>
      <w:bookmarkEnd w:id="14"/>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02DC37E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5" w:name="_Toc41839080"/>
      <w:r w:rsidRPr="00B00F2C">
        <w:rPr>
          <w:rFonts w:ascii="Times New Roman" w:hAnsi="Times New Roman" w:cs="Times New Roman"/>
          <w:b/>
          <w:sz w:val="24"/>
          <w:szCs w:val="24"/>
        </w:rPr>
        <w:t>Web</w:t>
      </w:r>
      <w:bookmarkEnd w:id="15"/>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API´s,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6" w:name="_Toc41839081"/>
      <w:r w:rsidRPr="00B00F2C">
        <w:rPr>
          <w:rFonts w:ascii="Times New Roman" w:hAnsi="Times New Roman" w:cs="Times New Roman"/>
          <w:b/>
          <w:sz w:val="24"/>
          <w:szCs w:val="24"/>
        </w:rPr>
        <w:t>Aplicaciones web</w:t>
      </w:r>
      <w:bookmarkEnd w:id="16"/>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7" w:name="_Toc41839082"/>
      <w:r w:rsidRPr="00B00F2C">
        <w:rPr>
          <w:rFonts w:ascii="Times New Roman" w:hAnsi="Times New Roman" w:cs="Times New Roman"/>
          <w:b/>
          <w:bCs/>
          <w:sz w:val="24"/>
          <w:szCs w:val="24"/>
        </w:rPr>
        <w:t>Dispositivos móviles</w:t>
      </w:r>
      <w:bookmarkEnd w:id="17"/>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2DC76FF" w14:textId="136C2F33" w:rsidR="00040945"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8" w:name="_Toc41839083"/>
      <w:r w:rsidRPr="00B00F2C">
        <w:rPr>
          <w:rFonts w:ascii="Times New Roman" w:hAnsi="Times New Roman" w:cs="Times New Roman"/>
          <w:b/>
          <w:bCs/>
          <w:sz w:val="24"/>
          <w:szCs w:val="24"/>
        </w:rPr>
        <w:t>Sistemas operativos móviles</w:t>
      </w:r>
      <w:bookmarkEnd w:id="18"/>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4876FC">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9"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9"/>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2C28DE2E" w14:textId="77777777" w:rsidR="00040945" w:rsidRPr="00E47C29" w:rsidRDefault="00040945" w:rsidP="00040945">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0" w:name="_Toc41839085"/>
      <w:r w:rsidRPr="008F183F">
        <w:rPr>
          <w:rFonts w:ascii="Times New Roman" w:hAnsi="Times New Roman" w:cs="Times New Roman"/>
          <w:b/>
          <w:bCs/>
          <w:sz w:val="24"/>
          <w:szCs w:val="24"/>
        </w:rPr>
        <w:t>Base de datos</w:t>
      </w:r>
      <w:bookmarkEnd w:id="20"/>
    </w:p>
    <w:p w14:paraId="56FA63DD"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404C0C7F" w14:textId="77777777" w:rsidR="00040945" w:rsidRPr="008F183F"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21" w:name="_Toc41839086"/>
      <w:r w:rsidRPr="008F183F">
        <w:rPr>
          <w:rFonts w:ascii="Times New Roman" w:hAnsi="Times New Roman" w:cs="Times New Roman"/>
          <w:b/>
          <w:sz w:val="24"/>
          <w:szCs w:val="24"/>
        </w:rPr>
        <w:t>Herramientas de desarrollo Open Source</w:t>
      </w:r>
      <w:bookmarkEnd w:id="21"/>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lastRenderedPageBreak/>
        <w:t xml:space="preserve">En el siguiente apartado se detalla el conjunto de tecnologías Open Source que se utilizaran en el desarrollo de la propuesta tecnológica. </w:t>
      </w:r>
    </w:p>
    <w:p w14:paraId="472E60F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2" w:name="_Toc41839087"/>
      <w:r w:rsidRPr="00F31F7B">
        <w:rPr>
          <w:rFonts w:ascii="Times New Roman" w:hAnsi="Times New Roman" w:cs="Times New Roman"/>
          <w:b/>
          <w:bCs/>
          <w:sz w:val="24"/>
          <w:szCs w:val="24"/>
        </w:rPr>
        <w:t>¿Qué es HTML?</w:t>
      </w:r>
      <w:bookmarkEnd w:id="22"/>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3" w:name="_Toc41839088"/>
      <w:r w:rsidRPr="00F31F7B">
        <w:rPr>
          <w:rFonts w:ascii="Times New Roman" w:hAnsi="Times New Roman" w:cs="Times New Roman"/>
          <w:b/>
          <w:bCs/>
          <w:sz w:val="24"/>
          <w:szCs w:val="24"/>
        </w:rPr>
        <w:t>¿Qué es CSS?</w:t>
      </w:r>
      <w:bookmarkEnd w:id="23"/>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4" w:name="_Toc41839089"/>
      <w:r w:rsidRPr="00F31F7B">
        <w:rPr>
          <w:rFonts w:ascii="Times New Roman" w:hAnsi="Times New Roman" w:cs="Times New Roman"/>
          <w:b/>
          <w:bCs/>
          <w:sz w:val="24"/>
          <w:szCs w:val="24"/>
        </w:rPr>
        <w:t>¿Qué es JavaScript?</w:t>
      </w:r>
      <w:bookmarkEnd w:id="24"/>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5" w:name="_Toc41839090"/>
      <w:r w:rsidRPr="00F31F7B">
        <w:rPr>
          <w:rFonts w:ascii="Times New Roman" w:hAnsi="Times New Roman" w:cs="Times New Roman"/>
          <w:b/>
          <w:bCs/>
          <w:sz w:val="24"/>
          <w:szCs w:val="24"/>
        </w:rPr>
        <w:t>¿Qué es React JS?</w:t>
      </w:r>
      <w:bookmarkEnd w:id="25"/>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6" w:name="_Toc41839091"/>
      <w:r w:rsidRPr="00F31F7B">
        <w:rPr>
          <w:rFonts w:ascii="Times New Roman" w:hAnsi="Times New Roman" w:cs="Times New Roman"/>
          <w:b/>
          <w:bCs/>
          <w:sz w:val="24"/>
          <w:szCs w:val="24"/>
        </w:rPr>
        <w:t>¿Qué es PHP?</w:t>
      </w:r>
      <w:bookmarkEnd w:id="26"/>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Hypertext Preprocessor, originalmente Personal Home Page, es un interpretado libre, usado originalmente solamente para el desarrollo de aplicaciones presentes y que actuaran en el lado del servidor, capaz de generar contenidos dinámicos en la World Wide Web. PHP es software libre, licenciado bajo la PHP License, una licencia incompatible con la GNU General Public Licens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1A4CA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7" w:name="_Toc41839092"/>
      <w:r w:rsidRPr="00F31F7B">
        <w:rPr>
          <w:rFonts w:ascii="Times New Roman" w:hAnsi="Times New Roman" w:cs="Times New Roman"/>
          <w:b/>
          <w:bCs/>
          <w:sz w:val="24"/>
          <w:szCs w:val="24"/>
        </w:rPr>
        <w:t>¿Qué es Laravel?</w:t>
      </w:r>
      <w:bookmarkEnd w:id="27"/>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8" w:name="_Toc41839093"/>
      <w:r w:rsidRPr="00F31F7B">
        <w:rPr>
          <w:rFonts w:ascii="Times New Roman" w:hAnsi="Times New Roman" w:cs="Times New Roman"/>
          <w:b/>
          <w:bCs/>
          <w:sz w:val="24"/>
          <w:szCs w:val="24"/>
        </w:rPr>
        <w:t>API REST</w:t>
      </w:r>
      <w:bookmarkEnd w:id="28"/>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Rest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9" w:name="_Toc41839094"/>
      <w:r w:rsidRPr="00F31F7B">
        <w:rPr>
          <w:rFonts w:ascii="Times New Roman" w:hAnsi="Times New Roman" w:cs="Times New Roman"/>
          <w:b/>
          <w:bCs/>
          <w:sz w:val="24"/>
          <w:szCs w:val="24"/>
        </w:rPr>
        <w:lastRenderedPageBreak/>
        <w:t>JSON (JavaScript Object Notation)</w:t>
      </w:r>
      <w:bookmarkEnd w:id="29"/>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0" w:name="_Toc41839095"/>
      <w:r w:rsidRPr="000227F1">
        <w:rPr>
          <w:rFonts w:ascii="Times New Roman" w:hAnsi="Times New Roman" w:cs="Times New Roman"/>
          <w:b/>
          <w:bCs/>
          <w:sz w:val="24"/>
          <w:szCs w:val="24"/>
        </w:rPr>
        <w:t>Java</w:t>
      </w:r>
      <w:bookmarkEnd w:id="30"/>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strings)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1" w:name="_Toc41839096"/>
      <w:r w:rsidRPr="006302CF">
        <w:rPr>
          <w:rFonts w:ascii="Times New Roman" w:hAnsi="Times New Roman" w:cs="Times New Roman"/>
          <w:b/>
          <w:bCs/>
          <w:sz w:val="24"/>
          <w:szCs w:val="24"/>
        </w:rPr>
        <w:t>Android</w:t>
      </w:r>
      <w:bookmarkEnd w:id="31"/>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a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2" w:name="_Toc41839097"/>
      <w:r w:rsidRPr="000227F1">
        <w:rPr>
          <w:rFonts w:ascii="Times New Roman" w:hAnsi="Times New Roman" w:cs="Times New Roman"/>
          <w:b/>
          <w:bCs/>
          <w:sz w:val="24"/>
          <w:szCs w:val="24"/>
        </w:rPr>
        <w:t>MYSQL</w:t>
      </w:r>
      <w:bookmarkEnd w:id="32"/>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29156E">
      <w:pPr>
        <w:pStyle w:val="Prrafodelista"/>
        <w:numPr>
          <w:ilvl w:val="1"/>
          <w:numId w:val="20"/>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3" w:name="_Toc41839098"/>
      <w:r w:rsidRPr="000227F1">
        <w:rPr>
          <w:rFonts w:ascii="Times New Roman" w:hAnsi="Times New Roman" w:cs="Times New Roman"/>
          <w:b/>
          <w:color w:val="000000" w:themeColor="text1"/>
          <w:sz w:val="24"/>
          <w:szCs w:val="24"/>
        </w:rPr>
        <w:t>Herramientas de despliegue</w:t>
      </w:r>
      <w:bookmarkEnd w:id="33"/>
    </w:p>
    <w:p w14:paraId="409D91CB"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sidRPr="000227F1">
        <w:rPr>
          <w:rFonts w:ascii="Times New Roman" w:hAnsi="Times New Roman" w:cs="Times New Roman"/>
          <w:b/>
          <w:bCs/>
          <w:color w:val="000000" w:themeColor="text1"/>
          <w:sz w:val="24"/>
          <w:szCs w:val="24"/>
        </w:rPr>
        <w:t>Virtualización en la nube</w:t>
      </w:r>
      <w:bookmarkEnd w:id="34"/>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cloud computing.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66DAD45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5" w:name="_Toc41839100"/>
      <w:r w:rsidRPr="000227F1">
        <w:rPr>
          <w:rFonts w:ascii="Times New Roman" w:hAnsi="Times New Roman" w:cs="Times New Roman"/>
          <w:b/>
          <w:bCs/>
          <w:sz w:val="24"/>
          <w:szCs w:val="24"/>
        </w:rPr>
        <w:t>¿Qué es un VPS?</w:t>
      </w:r>
      <w:bookmarkEnd w:id="35"/>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5E8AAAD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6" w:name="_Toc41839101"/>
      <w:r w:rsidRPr="000227F1">
        <w:rPr>
          <w:rFonts w:ascii="Times New Roman" w:hAnsi="Times New Roman" w:cs="Times New Roman"/>
          <w:b/>
          <w:bCs/>
          <w:sz w:val="24"/>
          <w:szCs w:val="24"/>
        </w:rPr>
        <w:t>Amazon web service(aws)</w:t>
      </w:r>
      <w:bookmarkEnd w:id="36"/>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7" w:name="_Toc41839102"/>
      <w:r w:rsidRPr="000227F1">
        <w:rPr>
          <w:rFonts w:ascii="Times New Roman" w:hAnsi="Times New Roman" w:cs="Times New Roman"/>
          <w:b/>
          <w:sz w:val="24"/>
          <w:szCs w:val="24"/>
        </w:rPr>
        <w:t>GIT</w:t>
      </w:r>
      <w:bookmarkEnd w:id="37"/>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8" w:name="_Toc41839103"/>
      <w:r w:rsidRPr="000227F1">
        <w:rPr>
          <w:rFonts w:ascii="Times New Roman" w:hAnsi="Times New Roman" w:cs="Times New Roman"/>
          <w:b/>
          <w:sz w:val="24"/>
          <w:szCs w:val="24"/>
        </w:rPr>
        <w:t>Metodología scrum</w:t>
      </w:r>
      <w:bookmarkEnd w:id="38"/>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40"/>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1" w:name="_Toc41839104"/>
      <w:r w:rsidRPr="000227F1">
        <w:rPr>
          <w:rFonts w:ascii="Times New Roman" w:hAnsi="Times New Roman" w:cs="Times New Roman"/>
          <w:b/>
          <w:sz w:val="24"/>
          <w:szCs w:val="24"/>
        </w:rPr>
        <w:t>Sprint</w:t>
      </w:r>
      <w:bookmarkEnd w:id="41"/>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2" w:name="_Toc41839105"/>
      <w:r w:rsidRPr="000227F1">
        <w:rPr>
          <w:rFonts w:ascii="Times New Roman" w:hAnsi="Times New Roman" w:cs="Times New Roman"/>
          <w:b/>
          <w:sz w:val="24"/>
          <w:szCs w:val="24"/>
        </w:rPr>
        <w:t>Historia de usuario</w:t>
      </w:r>
      <w:bookmarkEnd w:id="42"/>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3" w:name="_Toc41839106"/>
      <w:r w:rsidRPr="000227F1">
        <w:rPr>
          <w:rFonts w:ascii="Times New Roman" w:hAnsi="Times New Roman" w:cs="Times New Roman"/>
          <w:b/>
          <w:sz w:val="24"/>
          <w:szCs w:val="24"/>
        </w:rPr>
        <w:t>¿Qué es Trello?</w:t>
      </w:r>
      <w:bookmarkEnd w:id="43"/>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29156E">
      <w:pPr>
        <w:pStyle w:val="Prrafodelista"/>
        <w:numPr>
          <w:ilvl w:val="0"/>
          <w:numId w:val="29"/>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29156E">
      <w:pPr>
        <w:pStyle w:val="Prrafodelista"/>
        <w:numPr>
          <w:ilvl w:val="1"/>
          <w:numId w:val="29"/>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B9744D" w:rsidRDefault="00054486" w:rsidP="0029156E">
      <w:pPr>
        <w:pStyle w:val="Prrafodelista"/>
        <w:numPr>
          <w:ilvl w:val="2"/>
          <w:numId w:val="29"/>
        </w:numPr>
        <w:spacing w:line="360" w:lineRule="auto"/>
        <w:jc w:val="both"/>
        <w:rPr>
          <w:rFonts w:ascii="Times New Roman" w:hAnsi="Times New Roman" w:cs="Times New Roman"/>
          <w:b/>
          <w:sz w:val="24"/>
          <w:szCs w:val="24"/>
        </w:rPr>
      </w:pPr>
      <w:r w:rsidRPr="00B9744D">
        <w:rPr>
          <w:rFonts w:ascii="Times New Roman" w:hAnsi="Times New Roman" w:cs="Times New Roman"/>
          <w:b/>
          <w:sz w:val="24"/>
          <w:szCs w:val="24"/>
        </w:rPr>
        <w:t xml:space="preserve">Tipos de investigación  </w:t>
      </w:r>
    </w:p>
    <w:p w14:paraId="25E24A34" w14:textId="08F31BC9"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l siguiente trabajo de investigación se aplicará la investigación de campo, investigación bibliografía e investigación descriptiva debida a que se acudirá a fuentes de consultas como libros, artículos científicos, revistas y bibliotecas virtuales.</w:t>
      </w:r>
    </w:p>
    <w:p w14:paraId="717DA756" w14:textId="49298291" w:rsidR="00BE45DB" w:rsidRDefault="00C636E2" w:rsidP="0029156E">
      <w:pPr>
        <w:pStyle w:val="Prrafodelista"/>
        <w:numPr>
          <w:ilvl w:val="3"/>
          <w:numId w:val="29"/>
        </w:numPr>
        <w:spacing w:line="360" w:lineRule="auto"/>
        <w:jc w:val="both"/>
        <w:rPr>
          <w:rFonts w:ascii="Times New Roman" w:hAnsi="Times New Roman" w:cs="Times New Roman"/>
          <w:b/>
          <w:bCs/>
          <w:sz w:val="24"/>
          <w:szCs w:val="24"/>
        </w:rPr>
      </w:pPr>
      <w:r w:rsidRPr="00C636E2">
        <w:rPr>
          <w:rFonts w:ascii="Times New Roman" w:hAnsi="Times New Roman" w:cs="Times New Roman"/>
          <w:b/>
          <w:bCs/>
          <w:sz w:val="24"/>
          <w:szCs w:val="24"/>
        </w:rPr>
        <w:t>Investigación</w:t>
      </w:r>
      <w:r w:rsidR="00BE45DB" w:rsidRPr="00C636E2">
        <w:rPr>
          <w:rFonts w:ascii="Times New Roman" w:hAnsi="Times New Roman" w:cs="Times New Roman"/>
          <w:b/>
          <w:bCs/>
          <w:sz w:val="24"/>
          <w:szCs w:val="24"/>
        </w:rPr>
        <w:t xml:space="preserve"> Mixta</w:t>
      </w:r>
    </w:p>
    <w:p w14:paraId="55D52B89" w14:textId="77777777" w:rsidR="003C4179" w:rsidRDefault="00C636E2" w:rsidP="0029156E">
      <w:pPr>
        <w:pStyle w:val="Prrafodelista"/>
        <w:numPr>
          <w:ilvl w:val="2"/>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7B004E9F" w:rsidR="003C4179" w:rsidRPr="003C4179" w:rsidRDefault="003C4179" w:rsidP="00486790">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considero dos aspectos esenciales las cuales permiten sustentar el desarrollo de la propuesta tecnológica. </w:t>
      </w:r>
    </w:p>
    <w:p w14:paraId="1CC63A85" w14:textId="43D90A1A" w:rsidR="00761FFA" w:rsidRPr="00B9744D" w:rsidRDefault="003C4179" w:rsidP="00486790">
      <w:pPr>
        <w:spacing w:after="0" w:line="360" w:lineRule="auto"/>
        <w:jc w:val="both"/>
        <w:outlineLvl w:val="0"/>
        <w:rPr>
          <w:rFonts w:ascii="Times New Roman" w:hAnsi="Times New Roman" w:cs="Times New Roman"/>
          <w:b/>
          <w:sz w:val="24"/>
          <w:szCs w:val="24"/>
        </w:rPr>
      </w:pPr>
      <w:bookmarkStart w:id="44" w:name="_Toc40905471"/>
      <w:r w:rsidRPr="00B9744D">
        <w:rPr>
          <w:rFonts w:ascii="Times New Roman" w:hAnsi="Times New Roman" w:cs="Times New Roman"/>
          <w:b/>
          <w:sz w:val="24"/>
          <w:szCs w:val="24"/>
        </w:rPr>
        <w:lastRenderedPageBreak/>
        <w:t>Investigación Descriptiva</w:t>
      </w:r>
      <w:bookmarkEnd w:id="44"/>
      <w:r w:rsidRPr="00B9744D">
        <w:rPr>
          <w:rFonts w:ascii="Times New Roman" w:hAnsi="Times New Roman" w:cs="Times New Roman"/>
          <w:b/>
          <w:sz w:val="24"/>
          <w:szCs w:val="24"/>
        </w:rPr>
        <w:t xml:space="preserve"> </w:t>
      </w:r>
    </w:p>
    <w:p w14:paraId="7BBFB091" w14:textId="77777777"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p>
    <w:p w14:paraId="03E5A9FC" w14:textId="3245535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289BE65C" w14:textId="2CF31AEA" w:rsidR="006F32FA" w:rsidRPr="009C2B53" w:rsidRDefault="003E4261" w:rsidP="00486790">
      <w:pPr>
        <w:spacing w:line="360" w:lineRule="auto"/>
        <w:jc w:val="both"/>
        <w:rPr>
          <w:rFonts w:ascii="Times New Roman" w:hAnsi="Times New Roman" w:cs="Times New Roman"/>
          <w:b/>
          <w:bCs/>
          <w:sz w:val="24"/>
          <w:szCs w:val="24"/>
        </w:rPr>
      </w:pPr>
      <w:r w:rsidRPr="009C2B53">
        <w:rPr>
          <w:rFonts w:ascii="Times New Roman" w:hAnsi="Times New Roman" w:cs="Times New Roman"/>
          <w:b/>
          <w:bCs/>
          <w:sz w:val="24"/>
          <w:szCs w:val="24"/>
        </w:rPr>
        <w:t>Investigación</w:t>
      </w:r>
      <w:r w:rsidR="006F32FA" w:rsidRPr="009C2B53">
        <w:rPr>
          <w:rFonts w:ascii="Times New Roman" w:hAnsi="Times New Roman" w:cs="Times New Roman"/>
          <w:b/>
          <w:bCs/>
          <w:sz w:val="24"/>
          <w:szCs w:val="24"/>
        </w:rPr>
        <w:t xml:space="preserve"> exploratoria</w:t>
      </w:r>
    </w:p>
    <w:p w14:paraId="055C6039" w14:textId="620E7406" w:rsidR="00223884" w:rsidRPr="00223884" w:rsidRDefault="00223884"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endiente</w:t>
      </w:r>
    </w:p>
    <w:p w14:paraId="19074516" w14:textId="77777777" w:rsidR="00766D90" w:rsidRPr="00B9744D" w:rsidRDefault="00766D90"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5" w:name="_Toc41138643"/>
    </w:p>
    <w:p w14:paraId="4316D40D" w14:textId="6C1D91A6" w:rsidR="00766D90" w:rsidRPr="00B9744D" w:rsidRDefault="00766D90"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5"/>
    </w:p>
    <w:p w14:paraId="21E61BAC" w14:textId="3333E424" w:rsidR="00766D90" w:rsidRPr="00B9744D" w:rsidRDefault="00766D90"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n el proyecto a realizar se utilizará la investigación de campo debido a que esta investigación nos permitirá extraer la información directamente del lugar de estudio, en este caso del Consultorio Odontológico Integral SOURI del cantón Latacunga del Barrio la Estación, con ayudas técnicas de recolección de información observando la problemática que existe en dicho lugar y realizando las encuestas y entrevistas. </w:t>
      </w:r>
    </w:p>
    <w:p w14:paraId="1CB6CD0A" w14:textId="6224A11A" w:rsidR="00761FFA" w:rsidRPr="00B9744D" w:rsidRDefault="006F32FA" w:rsidP="0029156E">
      <w:pPr>
        <w:pStyle w:val="Prrafodelista"/>
        <w:numPr>
          <w:ilvl w:val="3"/>
          <w:numId w:val="29"/>
        </w:numPr>
        <w:spacing w:after="0" w:line="360" w:lineRule="auto"/>
        <w:jc w:val="both"/>
        <w:outlineLvl w:val="0"/>
        <w:rPr>
          <w:rFonts w:ascii="Times New Roman" w:hAnsi="Times New Roman" w:cs="Times New Roman"/>
          <w:b/>
          <w:sz w:val="24"/>
          <w:szCs w:val="24"/>
        </w:rPr>
      </w:pPr>
      <w:bookmarkStart w:id="46" w:name="_Toc40905472"/>
      <w:r w:rsidRPr="00B9744D">
        <w:rPr>
          <w:rFonts w:ascii="Times New Roman" w:hAnsi="Times New Roman" w:cs="Times New Roman"/>
          <w:b/>
          <w:sz w:val="24"/>
          <w:szCs w:val="24"/>
        </w:rPr>
        <w:t xml:space="preserve"> </w:t>
      </w:r>
      <w:r w:rsidR="00CE73C2" w:rsidRPr="00B9744D">
        <w:rPr>
          <w:rFonts w:ascii="Times New Roman" w:hAnsi="Times New Roman" w:cs="Times New Roman"/>
          <w:b/>
          <w:sz w:val="24"/>
          <w:szCs w:val="24"/>
        </w:rPr>
        <w:t>Investigación Bibliográfica</w:t>
      </w:r>
      <w:bookmarkEnd w:id="46"/>
      <w:r w:rsidR="00CE73C2" w:rsidRPr="00B9744D">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9744D" w:rsidRDefault="00B57159" w:rsidP="0029156E">
      <w:pPr>
        <w:pStyle w:val="Prrafodelista"/>
        <w:numPr>
          <w:ilvl w:val="3"/>
          <w:numId w:val="29"/>
        </w:numPr>
        <w:spacing w:line="360" w:lineRule="auto"/>
        <w:ind w:left="993"/>
        <w:jc w:val="both"/>
        <w:rPr>
          <w:rFonts w:ascii="Times New Roman" w:hAnsi="Times New Roman" w:cs="Times New Roman"/>
          <w:b/>
          <w:bCs/>
          <w:sz w:val="24"/>
          <w:szCs w:val="24"/>
        </w:rPr>
      </w:pPr>
      <w:bookmarkStart w:id="47" w:name="_Toc41138655"/>
      <w:r w:rsidRPr="00B9744D">
        <w:rPr>
          <w:rFonts w:ascii="Times New Roman" w:hAnsi="Times New Roman" w:cs="Times New Roman"/>
          <w:b/>
          <w:bCs/>
          <w:sz w:val="24"/>
          <w:szCs w:val="24"/>
        </w:rPr>
        <w:t>ENTREVISTA</w:t>
      </w:r>
      <w:bookmarkEnd w:id="47"/>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8" w:name="_Toc41138656"/>
      <w:r w:rsidRPr="00B9744D">
        <w:rPr>
          <w:rFonts w:ascii="Times New Roman" w:hAnsi="Times New Roman" w:cs="Times New Roman"/>
          <w:b/>
          <w:bCs/>
          <w:sz w:val="24"/>
          <w:szCs w:val="24"/>
        </w:rPr>
        <w:t>ENCUESTA</w:t>
      </w:r>
      <w:bookmarkEnd w:id="48"/>
    </w:p>
    <w:p w14:paraId="48D3FCED"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63745E4" w14:textId="48F7D5C7" w:rsidR="00B57159" w:rsidRPr="00B9744D" w:rsidRDefault="00E345F9"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0728F2D0" w14:textId="501A24CC" w:rsidR="00223884" w:rsidRDefault="001E5586"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p>
    <w:p w14:paraId="3E141C77" w14:textId="16027623" w:rsidR="001E5586" w:rsidRDefault="001E5586" w:rsidP="00486790">
      <w:pPr>
        <w:spacing w:line="360" w:lineRule="auto"/>
        <w:jc w:val="both"/>
        <w:rPr>
          <w:rFonts w:ascii="Times New Roman" w:hAnsi="Times New Roman" w:cs="Times New Roman"/>
          <w:b/>
          <w:bCs/>
          <w:sz w:val="24"/>
          <w:szCs w:val="24"/>
          <w:highlight w:val="yellow"/>
        </w:rPr>
      </w:pPr>
    </w:p>
    <w:p w14:paraId="616B88EF" w14:textId="7571137C" w:rsidR="001E5586" w:rsidRDefault="001E5586" w:rsidP="00486790">
      <w:pPr>
        <w:spacing w:line="360" w:lineRule="auto"/>
        <w:jc w:val="both"/>
        <w:rPr>
          <w:rFonts w:ascii="Times New Roman" w:hAnsi="Times New Roman" w:cs="Times New Roman"/>
          <w:b/>
          <w:bCs/>
          <w:sz w:val="24"/>
          <w:szCs w:val="24"/>
          <w:highlight w:val="yellow"/>
        </w:rPr>
      </w:pPr>
    </w:p>
    <w:p w14:paraId="0E057403" w14:textId="77777777" w:rsidR="001E5586" w:rsidRPr="00223884" w:rsidRDefault="001E5586" w:rsidP="00486790">
      <w:pPr>
        <w:spacing w:line="360" w:lineRule="auto"/>
        <w:jc w:val="both"/>
        <w:rPr>
          <w:rFonts w:ascii="Times New Roman" w:hAnsi="Times New Roman" w:cs="Times New Roman"/>
          <w:b/>
          <w:bCs/>
          <w:sz w:val="24"/>
          <w:szCs w:val="24"/>
          <w:highlight w:val="yellow"/>
        </w:rPr>
      </w:pPr>
    </w:p>
    <w:p w14:paraId="6FAF643E" w14:textId="097E8142" w:rsidR="00D62C1C" w:rsidRPr="00644ABD"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METODOLOGÍA DE DESARROLLO</w:t>
      </w:r>
    </w:p>
    <w:p w14:paraId="615A81D3" w14:textId="400D3FD4" w:rsidR="00054486"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29156E">
      <w:pPr>
        <w:pStyle w:val="Prrafodelista"/>
        <w:numPr>
          <w:ilvl w:val="2"/>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486790">
      <w:pPr>
        <w:spacing w:line="360" w:lineRule="auto"/>
        <w:jc w:val="both"/>
        <w:rPr>
          <w:rFonts w:ascii="Times New Roman" w:hAnsi="Times New Roman" w:cs="Times New Roman"/>
          <w:b/>
          <w:sz w:val="24"/>
          <w:szCs w:val="24"/>
        </w:rPr>
      </w:pPr>
      <w:r w:rsidRPr="00B9744D">
        <w:rPr>
          <w:rFonts w:ascii="Times New Roman" w:hAnsi="Times New Roman" w:cs="Times New Roman"/>
          <w:bCs/>
          <w:sz w:val="24"/>
          <w:szCs w:val="24"/>
        </w:rPr>
        <w:t xml:space="preserve">En la </w:t>
      </w:r>
      <w:r w:rsidRPr="00B9744D">
        <w:rPr>
          <w:rFonts w:ascii="Times New Roman" w:hAnsi="Times New Roman" w:cs="Times New Roman"/>
          <w:bCs/>
          <w:sz w:val="24"/>
          <w:szCs w:val="24"/>
        </w:rPr>
        <w:fldChar w:fldCharType="begin"/>
      </w:r>
      <w:r w:rsidRPr="00B9744D">
        <w:rPr>
          <w:rFonts w:ascii="Times New Roman" w:hAnsi="Times New Roman" w:cs="Times New Roman"/>
          <w:bCs/>
          <w:sz w:val="24"/>
          <w:szCs w:val="24"/>
        </w:rPr>
        <w:instrText xml:space="preserve"> REF _Ref40725620 \h  \* MERGEFORMAT </w:instrText>
      </w:r>
      <w:r w:rsidRPr="00B9744D">
        <w:rPr>
          <w:rFonts w:ascii="Times New Roman" w:hAnsi="Times New Roman" w:cs="Times New Roman"/>
          <w:bCs/>
          <w:sz w:val="24"/>
          <w:szCs w:val="24"/>
        </w:rPr>
      </w:r>
      <w:r w:rsidRPr="00B9744D">
        <w:rPr>
          <w:rFonts w:ascii="Times New Roman" w:hAnsi="Times New Roman" w:cs="Times New Roman"/>
          <w:bCs/>
          <w:sz w:val="24"/>
          <w:szCs w:val="24"/>
        </w:rPr>
        <w:fldChar w:fldCharType="separate"/>
      </w:r>
      <w:r w:rsidRPr="00B9744D">
        <w:rPr>
          <w:rFonts w:ascii="Times New Roman" w:hAnsi="Times New Roman" w:cs="Times New Roman"/>
          <w:bCs/>
          <w:sz w:val="24"/>
          <w:szCs w:val="24"/>
        </w:rPr>
        <w:t xml:space="preserve">Tabla </w:t>
      </w:r>
      <w:r w:rsidRPr="00B9744D">
        <w:rPr>
          <w:rFonts w:ascii="Times New Roman" w:hAnsi="Times New Roman" w:cs="Times New Roman"/>
          <w:bCs/>
          <w:noProof/>
          <w:sz w:val="24"/>
          <w:szCs w:val="24"/>
        </w:rPr>
        <w:t>3</w:t>
      </w:r>
      <w:r w:rsidRPr="00B9744D">
        <w:rPr>
          <w:rFonts w:ascii="Times New Roman" w:hAnsi="Times New Roman" w:cs="Times New Roman"/>
          <w:bCs/>
          <w:sz w:val="24"/>
          <w:szCs w:val="24"/>
        </w:rPr>
        <w:fldChar w:fldCharType="end"/>
      </w:r>
      <w:r w:rsidRPr="00B9744D">
        <w:rPr>
          <w:rFonts w:ascii="Times New Roman" w:hAnsi="Times New Roman" w:cs="Times New Roman"/>
          <w:bCs/>
          <w:sz w:val="24"/>
          <w:szCs w:val="24"/>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486790">
      <w:pPr>
        <w:pStyle w:val="Descripcin"/>
        <w:keepNext/>
        <w:spacing w:line="360" w:lineRule="auto"/>
        <w:jc w:val="both"/>
        <w:rPr>
          <w:rFonts w:ascii="Times New Roman" w:hAnsi="Times New Roman" w:cs="Times New Roman"/>
          <w:b/>
          <w:bCs/>
          <w:color w:val="auto"/>
          <w:sz w:val="24"/>
          <w:szCs w:val="24"/>
        </w:rPr>
      </w:pPr>
      <w:bookmarkStart w:id="49" w:name="_Ref40725620"/>
      <w:bookmarkStart w:id="50"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9"/>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50"/>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52D8">
        <w:trPr>
          <w:jc w:val="center"/>
        </w:trPr>
        <w:tc>
          <w:tcPr>
            <w:tcW w:w="3244" w:type="dxa"/>
          </w:tcPr>
          <w:p w14:paraId="0E566671" w14:textId="0A43371C" w:rsidR="00D62C1C" w:rsidRPr="00D63C3F" w:rsidRDefault="007B29DB"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Descripción</w:t>
            </w:r>
          </w:p>
        </w:tc>
        <w:tc>
          <w:tcPr>
            <w:tcW w:w="2935" w:type="dxa"/>
          </w:tcPr>
          <w:p w14:paraId="23A4C1D6" w14:textId="4FA5DE66" w:rsidR="00D62C1C" w:rsidRPr="00D63C3F" w:rsidRDefault="007B29DB"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N° de personas</w:t>
            </w:r>
          </w:p>
        </w:tc>
        <w:tc>
          <w:tcPr>
            <w:tcW w:w="2649" w:type="dxa"/>
          </w:tcPr>
          <w:p w14:paraId="02ACFED8" w14:textId="77777777"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écnica</w:t>
            </w:r>
          </w:p>
        </w:tc>
      </w:tr>
      <w:tr w:rsidR="00D62C1C" w:rsidRPr="00CB261F" w14:paraId="6826B151" w14:textId="77777777" w:rsidTr="00FA52D8">
        <w:trPr>
          <w:jc w:val="center"/>
        </w:trPr>
        <w:tc>
          <w:tcPr>
            <w:tcW w:w="3244" w:type="dxa"/>
          </w:tcPr>
          <w:p w14:paraId="195ED2BB" w14:textId="77777777" w:rsidR="00D62C1C" w:rsidRPr="00D63C3F" w:rsidRDefault="00D62C1C" w:rsidP="00486790">
            <w:pPr>
              <w:spacing w:line="360" w:lineRule="auto"/>
              <w:jc w:val="both"/>
              <w:rPr>
                <w:rFonts w:ascii="Times New Roman" w:hAnsi="Times New Roman" w:cs="Times New Roman"/>
                <w:b/>
                <w:sz w:val="24"/>
                <w:szCs w:val="24"/>
              </w:rPr>
            </w:pPr>
            <w:r w:rsidRPr="00D63C3F">
              <w:rPr>
                <w:rFonts w:ascii="Times New Roman" w:hAnsi="Times New Roman" w:cs="Times New Roman"/>
                <w:bCs/>
                <w:sz w:val="24"/>
                <w:szCs w:val="24"/>
              </w:rPr>
              <w:t>Pacientes que adquieren el servicio médico en el Consultorio Odontológico SOURI</w:t>
            </w:r>
          </w:p>
        </w:tc>
        <w:tc>
          <w:tcPr>
            <w:tcW w:w="2935" w:type="dxa"/>
          </w:tcPr>
          <w:p w14:paraId="65C70D00"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120</w:t>
            </w:r>
          </w:p>
        </w:tc>
        <w:tc>
          <w:tcPr>
            <w:tcW w:w="2649" w:type="dxa"/>
          </w:tcPr>
          <w:p w14:paraId="204A9444"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Encuesta</w:t>
            </w:r>
          </w:p>
        </w:tc>
      </w:tr>
      <w:tr w:rsidR="00D62C1C" w:rsidRPr="00CB261F" w14:paraId="4AF4C145" w14:textId="77777777" w:rsidTr="00FA52D8">
        <w:trPr>
          <w:jc w:val="center"/>
        </w:trPr>
        <w:tc>
          <w:tcPr>
            <w:tcW w:w="3244" w:type="dxa"/>
          </w:tcPr>
          <w:p w14:paraId="2F6D6E9B" w14:textId="53BC2EE3"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otal</w:t>
            </w:r>
          </w:p>
        </w:tc>
        <w:tc>
          <w:tcPr>
            <w:tcW w:w="2935" w:type="dxa"/>
          </w:tcPr>
          <w:p w14:paraId="143905A8" w14:textId="77777777" w:rsidR="00D62C1C" w:rsidRPr="00D63C3F" w:rsidRDefault="00D62C1C" w:rsidP="00D63C3F">
            <w:pPr>
              <w:spacing w:line="360" w:lineRule="auto"/>
              <w:jc w:val="center"/>
              <w:rPr>
                <w:rFonts w:ascii="Times New Roman" w:hAnsi="Times New Roman" w:cs="Times New Roman"/>
                <w:b/>
                <w:sz w:val="24"/>
                <w:szCs w:val="24"/>
              </w:rPr>
            </w:pPr>
          </w:p>
        </w:tc>
        <w:tc>
          <w:tcPr>
            <w:tcW w:w="2649" w:type="dxa"/>
          </w:tcPr>
          <w:p w14:paraId="6A9AAD3C" w14:textId="30089155" w:rsidR="00D62C1C" w:rsidRPr="00D63C3F" w:rsidRDefault="00D63C3F" w:rsidP="00D63C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0</w:t>
            </w:r>
          </w:p>
        </w:tc>
      </w:tr>
    </w:tbl>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506B354B" w14:textId="7D01477D" w:rsidR="00644ABD" w:rsidRPr="00644ABD" w:rsidRDefault="00644ABD" w:rsidP="00486790">
      <w:pPr>
        <w:pStyle w:val="Prrafodelista"/>
        <w:spacing w:line="360" w:lineRule="auto"/>
        <w:ind w:left="0"/>
        <w:jc w:val="both"/>
        <w:rPr>
          <w:rFonts w:ascii="Times New Roman" w:hAnsi="Times New Roman" w:cs="Times New Roman"/>
          <w:bCs/>
          <w:sz w:val="24"/>
          <w:szCs w:val="24"/>
        </w:rPr>
      </w:pPr>
      <w:r w:rsidRPr="00644ABD">
        <w:rPr>
          <w:rFonts w:ascii="Times New Roman" w:hAnsi="Times New Roman" w:cs="Times New Roman"/>
          <w:bCs/>
          <w:sz w:val="24"/>
          <w:szCs w:val="24"/>
        </w:rPr>
        <w:t xml:space="preserve">En la fase de desarrollo </w:t>
      </w:r>
      <w:r>
        <w:rPr>
          <w:rFonts w:ascii="Times New Roman" w:hAnsi="Times New Roman" w:cs="Times New Roman"/>
          <w:bCs/>
          <w:sz w:val="24"/>
          <w:szCs w:val="24"/>
        </w:rPr>
        <w:t>de la aplicación web y móvil se estableció utilizar la metodología Scrum</w:t>
      </w:r>
      <w:r w:rsidR="001D6D29">
        <w:rPr>
          <w:rFonts w:ascii="Times New Roman" w:hAnsi="Times New Roman" w:cs="Times New Roman"/>
          <w:bCs/>
          <w:sz w:val="24"/>
          <w:szCs w:val="24"/>
        </w:rPr>
        <w:t xml:space="preserve"> conjuntamente con el modelo integrativo incremental debido a que este modelo nos permite el trabajo colaborativo entre los integrantes del equipo, </w:t>
      </w:r>
      <w:r w:rsidR="00BE5A5D">
        <w:rPr>
          <w:rFonts w:ascii="Times New Roman" w:hAnsi="Times New Roman" w:cs="Times New Roman"/>
          <w:bCs/>
          <w:sz w:val="24"/>
          <w:szCs w:val="24"/>
        </w:rPr>
        <w:t xml:space="preserve">obteniendo así una rapidez en los resultados de los entregables que fueron </w:t>
      </w:r>
      <w:r w:rsidR="00B9076C">
        <w:rPr>
          <w:rFonts w:ascii="Times New Roman" w:hAnsi="Times New Roman" w:cs="Times New Roman"/>
          <w:bCs/>
          <w:sz w:val="24"/>
          <w:szCs w:val="24"/>
        </w:rPr>
        <w:t>establecidos en</w:t>
      </w:r>
      <w:r w:rsidR="00BE5A5D">
        <w:rPr>
          <w:rFonts w:ascii="Times New Roman" w:hAnsi="Times New Roman" w:cs="Times New Roman"/>
          <w:bCs/>
          <w:sz w:val="24"/>
          <w:szCs w:val="24"/>
        </w:rPr>
        <w:t xml:space="preserve"> las fechas propuestas dentro de la planificación de desarrollo. </w:t>
      </w:r>
    </w:p>
    <w:p w14:paraId="31A18DCE" w14:textId="77777777" w:rsidR="00B70F4D" w:rsidRDefault="00644AB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02BEA00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highlight w:val="yellow"/>
        </w:rPr>
        <w:lastRenderedPageBreak/>
        <w:t>La ejecución del proyecto se llevó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8"/>
      <w:r w:rsidRPr="00D64CA6">
        <w:rPr>
          <w:rFonts w:ascii="Times New Roman" w:hAnsi="Times New Roman" w:cs="Times New Roman"/>
          <w:b/>
          <w:bCs/>
          <w:color w:val="000000" w:themeColor="text1"/>
        </w:rPr>
        <w:t>Roles para la ejecución del proyecto</w:t>
      </w:r>
      <w:bookmarkEnd w:id="51"/>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Product Owner</w:t>
            </w:r>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AD3F2E">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89"/>
      <w:r w:rsidRPr="00307394">
        <w:rPr>
          <w:rFonts w:ascii="Times New Roman" w:hAnsi="Times New Roman" w:cs="Times New Roman"/>
          <w:b/>
          <w:bCs/>
          <w:color w:val="000000" w:themeColor="text1"/>
        </w:rPr>
        <w:t>Product backlog o pila de producto</w:t>
      </w:r>
      <w:bookmarkEnd w:id="52"/>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lastRenderedPageBreak/>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0"/>
      <w:r w:rsidRPr="00307394">
        <w:rPr>
          <w:rFonts w:ascii="Times New Roman" w:hAnsi="Times New Roman" w:cs="Times New Roman"/>
          <w:b/>
          <w:bCs/>
          <w:color w:val="000000" w:themeColor="text1"/>
        </w:rPr>
        <w:t>Refinamiento del Product backlog</w:t>
      </w:r>
      <w:bookmarkEnd w:id="53"/>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Sprints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4" w:name="_Toc41386291"/>
      <w:r w:rsidRPr="00307394">
        <w:rPr>
          <w:rFonts w:ascii="Times New Roman" w:hAnsi="Times New Roman" w:cs="Times New Roman"/>
          <w:b/>
          <w:bCs/>
          <w:color w:val="000000" w:themeColor="text1"/>
        </w:rPr>
        <w:t>Diseño de experiencia de usuario</w:t>
      </w:r>
      <w:bookmarkEnd w:id="54"/>
    </w:p>
    <w:p w14:paraId="1734C2E3" w14:textId="0AA29C12"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red"/>
        </w:rPr>
        <w:t>Para la maquetación y desarrollo de la interfaz de la aplicación se ha considerado incluirlo a la metodología empleada para el desarrollo del proyecto con el fin de alcanzar un producto a medida, usable, intuitivo, que contribuyan a generar una experiencia de usuario. Por lo descrito, se ha de mantener un estudio constante de los usuarios finales en cada iteración del proyecto.</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2"/>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5"/>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6" w:name="_Toc41386293"/>
      <w:r w:rsidRPr="00307394">
        <w:rPr>
          <w:rFonts w:ascii="Times New Roman" w:hAnsi="Times New Roman" w:cs="Times New Roman"/>
          <w:b/>
          <w:bCs/>
          <w:color w:val="000000" w:themeColor="text1"/>
        </w:rPr>
        <w:t>SPRINT 1</w:t>
      </w:r>
      <w:bookmarkEnd w:id="56"/>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7"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7"/>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6AC838C0" w14:textId="1E360CCC" w:rsidR="00B158B2" w:rsidRPr="00B158B2"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5B397E65" w:rsidR="00641A9D" w:rsidRPr="00641A9D" w:rsidRDefault="00641A9D" w:rsidP="00486790">
      <w:pPr>
        <w:spacing w:line="360" w:lineRule="auto"/>
        <w:jc w:val="both"/>
        <w:rPr>
          <w:b/>
          <w:bCs/>
        </w:rPr>
      </w:pPr>
    </w:p>
    <w:p w14:paraId="09462940" w14:textId="1A95A915" w:rsidR="00641A9D" w:rsidRDefault="00641A9D" w:rsidP="00486790">
      <w:pPr>
        <w:spacing w:line="360" w:lineRule="auto"/>
        <w:jc w:val="both"/>
      </w:pP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45719658"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 xml:space="preserve">8.1. Presupuesto  </w:t>
      </w:r>
    </w:p>
    <w:p w14:paraId="52A81D36"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Gastos directos</w:t>
      </w:r>
    </w:p>
    <w:p w14:paraId="167588EC"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5BBC90D5" w14:textId="77777777" w:rsidR="00501833" w:rsidRPr="00BA5BB0" w:rsidRDefault="00501833" w:rsidP="00486790">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S  </w:t>
      </w:r>
      <w:bookmarkStart w:id="58" w:name="_Toc41138662"/>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8"/>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9"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77777777" w:rsidR="00FA5285" w:rsidRDefault="00FA5285"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w:lastRenderedPageBreak/>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9025C64" w14:textId="394BC4F2" w:rsidR="007D2461" w:rsidRPr="007D2461"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29156E">
      <w:pPr>
        <w:pStyle w:val="Prrafodelista"/>
        <w:numPr>
          <w:ilvl w:val="1"/>
          <w:numId w:val="31"/>
        </w:numPr>
        <w:spacing w:after="0" w:line="360" w:lineRule="auto"/>
        <w:ind w:left="851"/>
        <w:jc w:val="both"/>
        <w:outlineLvl w:val="1"/>
        <w:rPr>
          <w:rFonts w:ascii="Times New Roman" w:hAnsi="Times New Roman" w:cs="Times New Roman"/>
          <w:b/>
          <w:sz w:val="24"/>
          <w:szCs w:val="24"/>
        </w:rPr>
      </w:pPr>
      <w:bookmarkStart w:id="59" w:name="_Toc41138663"/>
      <w:r w:rsidRPr="000F7A9B">
        <w:rPr>
          <w:rFonts w:ascii="Times New Roman" w:hAnsi="Times New Roman" w:cs="Times New Roman"/>
          <w:b/>
          <w:sz w:val="24"/>
          <w:szCs w:val="24"/>
        </w:rPr>
        <w:t>ANEXO N.°2 HOJA DE VIDA EQUIPO DE TRABAJO</w:t>
      </w:r>
      <w:bookmarkEnd w:id="59"/>
    </w:p>
    <w:p w14:paraId="6F13A2D7"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43C3337B"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486790">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486790">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1"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486790">
      <w:pPr>
        <w:spacing w:line="360" w:lineRule="auto"/>
        <w:jc w:val="both"/>
        <w:rPr>
          <w:rFonts w:ascii="Times New Roman" w:hAnsi="Times New Roman" w:cs="Times New Roman"/>
          <w:sz w:val="24"/>
          <w:szCs w:val="24"/>
        </w:rPr>
      </w:pPr>
    </w:p>
    <w:p w14:paraId="77D38EEA" w14:textId="77777777" w:rsidR="007D2461" w:rsidRDefault="007D2461" w:rsidP="00486790">
      <w:pPr>
        <w:spacing w:line="360" w:lineRule="auto"/>
        <w:jc w:val="both"/>
        <w:rPr>
          <w:rFonts w:ascii="Times New Roman" w:hAnsi="Times New Roman" w:cs="Times New Roman"/>
          <w:sz w:val="24"/>
          <w:szCs w:val="24"/>
        </w:rPr>
      </w:pPr>
    </w:p>
    <w:p w14:paraId="0A1E9DEC" w14:textId="77777777" w:rsidR="007D2461" w:rsidRDefault="007D2461" w:rsidP="00486790">
      <w:pPr>
        <w:spacing w:line="360" w:lineRule="auto"/>
        <w:jc w:val="both"/>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la Cruz Cañar Carlos Ivan </w:t>
      </w:r>
    </w:p>
    <w:p w14:paraId="4E8A49B3" w14:textId="77777777" w:rsidR="007D2461" w:rsidRPr="002440C4" w:rsidRDefault="007D2461" w:rsidP="00486790">
      <w:pPr>
        <w:tabs>
          <w:tab w:val="left" w:pos="34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486790">
      <w:pPr>
        <w:tabs>
          <w:tab w:val="left" w:pos="6288"/>
        </w:tabs>
        <w:spacing w:line="360" w:lineRule="auto"/>
        <w:jc w:val="both"/>
        <w:rPr>
          <w:rFonts w:ascii="Times New Roman" w:hAnsi="Times New Roman" w:cs="Times New Roman"/>
          <w:b/>
          <w:bCs/>
          <w:sz w:val="24"/>
          <w:szCs w:val="24"/>
        </w:rPr>
      </w:pPr>
    </w:p>
    <w:p w14:paraId="0E9CA5E8" w14:textId="77777777" w:rsidR="00C070F9" w:rsidRDefault="00C070F9" w:rsidP="00486790">
      <w:pPr>
        <w:tabs>
          <w:tab w:val="left" w:pos="6288"/>
        </w:tabs>
        <w:spacing w:line="360" w:lineRule="auto"/>
        <w:jc w:val="both"/>
        <w:rPr>
          <w:rFonts w:ascii="Times New Roman" w:hAnsi="Times New Roman" w:cs="Times New Roman"/>
          <w:b/>
          <w:bCs/>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5"/>
  </w:num>
  <w:num w:numId="2">
    <w:abstractNumId w:val="13"/>
  </w:num>
  <w:num w:numId="3">
    <w:abstractNumId w:val="0"/>
  </w:num>
  <w:num w:numId="4">
    <w:abstractNumId w:val="11"/>
  </w:num>
  <w:num w:numId="5">
    <w:abstractNumId w:val="24"/>
  </w:num>
  <w:num w:numId="6">
    <w:abstractNumId w:val="4"/>
  </w:num>
  <w:num w:numId="7">
    <w:abstractNumId w:val="10"/>
  </w:num>
  <w:num w:numId="8">
    <w:abstractNumId w:val="28"/>
  </w:num>
  <w:num w:numId="9">
    <w:abstractNumId w:val="2"/>
  </w:num>
  <w:num w:numId="10">
    <w:abstractNumId w:val="8"/>
  </w:num>
  <w:num w:numId="11">
    <w:abstractNumId w:val="17"/>
  </w:num>
  <w:num w:numId="12">
    <w:abstractNumId w:val="22"/>
  </w:num>
  <w:num w:numId="13">
    <w:abstractNumId w:val="27"/>
  </w:num>
  <w:num w:numId="14">
    <w:abstractNumId w:val="34"/>
  </w:num>
  <w:num w:numId="15">
    <w:abstractNumId w:val="26"/>
  </w:num>
  <w:num w:numId="16">
    <w:abstractNumId w:val="18"/>
  </w:num>
  <w:num w:numId="17">
    <w:abstractNumId w:val="31"/>
  </w:num>
  <w:num w:numId="18">
    <w:abstractNumId w:val="15"/>
  </w:num>
  <w:num w:numId="19">
    <w:abstractNumId w:val="7"/>
  </w:num>
  <w:num w:numId="20">
    <w:abstractNumId w:val="6"/>
  </w:num>
  <w:num w:numId="21">
    <w:abstractNumId w:val="29"/>
  </w:num>
  <w:num w:numId="22">
    <w:abstractNumId w:val="20"/>
  </w:num>
  <w:num w:numId="23">
    <w:abstractNumId w:val="32"/>
  </w:num>
  <w:num w:numId="24">
    <w:abstractNumId w:val="9"/>
  </w:num>
  <w:num w:numId="25">
    <w:abstractNumId w:val="14"/>
  </w:num>
  <w:num w:numId="26">
    <w:abstractNumId w:val="30"/>
  </w:num>
  <w:num w:numId="27">
    <w:abstractNumId w:val="12"/>
  </w:num>
  <w:num w:numId="28">
    <w:abstractNumId w:val="1"/>
  </w:num>
  <w:num w:numId="29">
    <w:abstractNumId w:val="23"/>
  </w:num>
  <w:num w:numId="30">
    <w:abstractNumId w:val="16"/>
  </w:num>
  <w:num w:numId="31">
    <w:abstractNumId w:val="3"/>
  </w:num>
  <w:num w:numId="32">
    <w:abstractNumId w:val="33"/>
  </w:num>
  <w:num w:numId="33">
    <w:abstractNumId w:val="21"/>
  </w:num>
  <w:num w:numId="34">
    <w:abstractNumId w:val="5"/>
  </w:num>
  <w:num w:numId="35">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17173"/>
    <w:rsid w:val="000171DD"/>
    <w:rsid w:val="00022B4D"/>
    <w:rsid w:val="0002335D"/>
    <w:rsid w:val="0002594C"/>
    <w:rsid w:val="00040945"/>
    <w:rsid w:val="00042B2B"/>
    <w:rsid w:val="00052526"/>
    <w:rsid w:val="00054486"/>
    <w:rsid w:val="00055837"/>
    <w:rsid w:val="00061C69"/>
    <w:rsid w:val="00063FAC"/>
    <w:rsid w:val="0008492E"/>
    <w:rsid w:val="000C16AC"/>
    <w:rsid w:val="000C6723"/>
    <w:rsid w:val="000D04EE"/>
    <w:rsid w:val="000F0D89"/>
    <w:rsid w:val="0011321E"/>
    <w:rsid w:val="00123E94"/>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615B0"/>
    <w:rsid w:val="0027241F"/>
    <w:rsid w:val="00274209"/>
    <w:rsid w:val="00276621"/>
    <w:rsid w:val="0029003F"/>
    <w:rsid w:val="0029156E"/>
    <w:rsid w:val="00296F1B"/>
    <w:rsid w:val="002A2EC5"/>
    <w:rsid w:val="002B26F7"/>
    <w:rsid w:val="002B4B31"/>
    <w:rsid w:val="002B57E6"/>
    <w:rsid w:val="002C04A8"/>
    <w:rsid w:val="002C05D7"/>
    <w:rsid w:val="002C5BE4"/>
    <w:rsid w:val="002D381A"/>
    <w:rsid w:val="002E1449"/>
    <w:rsid w:val="002E3D69"/>
    <w:rsid w:val="002E6382"/>
    <w:rsid w:val="002F2302"/>
    <w:rsid w:val="0031063B"/>
    <w:rsid w:val="0031712D"/>
    <w:rsid w:val="00317324"/>
    <w:rsid w:val="003242AA"/>
    <w:rsid w:val="00342587"/>
    <w:rsid w:val="00344F99"/>
    <w:rsid w:val="0037236B"/>
    <w:rsid w:val="00380008"/>
    <w:rsid w:val="00391229"/>
    <w:rsid w:val="003B3CAE"/>
    <w:rsid w:val="003C4179"/>
    <w:rsid w:val="003C5663"/>
    <w:rsid w:val="003C5D84"/>
    <w:rsid w:val="003E4261"/>
    <w:rsid w:val="003E4393"/>
    <w:rsid w:val="00402A72"/>
    <w:rsid w:val="004173B5"/>
    <w:rsid w:val="00450714"/>
    <w:rsid w:val="004606EE"/>
    <w:rsid w:val="00476E86"/>
    <w:rsid w:val="0048236B"/>
    <w:rsid w:val="0048445D"/>
    <w:rsid w:val="00486790"/>
    <w:rsid w:val="004A2790"/>
    <w:rsid w:val="004A40EE"/>
    <w:rsid w:val="004B5F76"/>
    <w:rsid w:val="004D60C4"/>
    <w:rsid w:val="004E128A"/>
    <w:rsid w:val="004F2F0F"/>
    <w:rsid w:val="00501833"/>
    <w:rsid w:val="0050302F"/>
    <w:rsid w:val="00503345"/>
    <w:rsid w:val="0051063E"/>
    <w:rsid w:val="00524ADE"/>
    <w:rsid w:val="00550B8C"/>
    <w:rsid w:val="00551026"/>
    <w:rsid w:val="0057134E"/>
    <w:rsid w:val="00573528"/>
    <w:rsid w:val="00573567"/>
    <w:rsid w:val="0057620D"/>
    <w:rsid w:val="005803BA"/>
    <w:rsid w:val="00585E21"/>
    <w:rsid w:val="00585E53"/>
    <w:rsid w:val="00590B3A"/>
    <w:rsid w:val="00590FFF"/>
    <w:rsid w:val="00593A49"/>
    <w:rsid w:val="005B185B"/>
    <w:rsid w:val="005B61AE"/>
    <w:rsid w:val="006002CE"/>
    <w:rsid w:val="006172A7"/>
    <w:rsid w:val="00617E14"/>
    <w:rsid w:val="0063702A"/>
    <w:rsid w:val="00641A9D"/>
    <w:rsid w:val="006431F3"/>
    <w:rsid w:val="00643B77"/>
    <w:rsid w:val="00644ABD"/>
    <w:rsid w:val="00646BBF"/>
    <w:rsid w:val="0065788E"/>
    <w:rsid w:val="006633F0"/>
    <w:rsid w:val="00670F22"/>
    <w:rsid w:val="006B6C51"/>
    <w:rsid w:val="006D1699"/>
    <w:rsid w:val="006D7B14"/>
    <w:rsid w:val="006E5835"/>
    <w:rsid w:val="006F32FA"/>
    <w:rsid w:val="007150FC"/>
    <w:rsid w:val="0071763D"/>
    <w:rsid w:val="00720E11"/>
    <w:rsid w:val="00727086"/>
    <w:rsid w:val="00745C10"/>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F13AB"/>
    <w:rsid w:val="007F6723"/>
    <w:rsid w:val="00830959"/>
    <w:rsid w:val="00860A9B"/>
    <w:rsid w:val="008742BD"/>
    <w:rsid w:val="00876987"/>
    <w:rsid w:val="00882B73"/>
    <w:rsid w:val="008B0A97"/>
    <w:rsid w:val="008D5855"/>
    <w:rsid w:val="008F2905"/>
    <w:rsid w:val="008F423C"/>
    <w:rsid w:val="00911AB2"/>
    <w:rsid w:val="00912297"/>
    <w:rsid w:val="00914843"/>
    <w:rsid w:val="00917731"/>
    <w:rsid w:val="00942147"/>
    <w:rsid w:val="00942BFE"/>
    <w:rsid w:val="00990583"/>
    <w:rsid w:val="009A09E7"/>
    <w:rsid w:val="009A0F63"/>
    <w:rsid w:val="009A30D6"/>
    <w:rsid w:val="009B2291"/>
    <w:rsid w:val="009B4667"/>
    <w:rsid w:val="009C2B53"/>
    <w:rsid w:val="009F1D12"/>
    <w:rsid w:val="009F32AE"/>
    <w:rsid w:val="00A03DD5"/>
    <w:rsid w:val="00A202C5"/>
    <w:rsid w:val="00A24117"/>
    <w:rsid w:val="00A259EA"/>
    <w:rsid w:val="00A43B6D"/>
    <w:rsid w:val="00A57F76"/>
    <w:rsid w:val="00A65D8A"/>
    <w:rsid w:val="00A66CEB"/>
    <w:rsid w:val="00A92E60"/>
    <w:rsid w:val="00AA197A"/>
    <w:rsid w:val="00AB26E7"/>
    <w:rsid w:val="00AB74B3"/>
    <w:rsid w:val="00AC287E"/>
    <w:rsid w:val="00AD4C71"/>
    <w:rsid w:val="00AD5299"/>
    <w:rsid w:val="00AD549F"/>
    <w:rsid w:val="00AE1858"/>
    <w:rsid w:val="00B063DB"/>
    <w:rsid w:val="00B139E4"/>
    <w:rsid w:val="00B158B2"/>
    <w:rsid w:val="00B34878"/>
    <w:rsid w:val="00B46133"/>
    <w:rsid w:val="00B542B1"/>
    <w:rsid w:val="00B57159"/>
    <w:rsid w:val="00B70F4D"/>
    <w:rsid w:val="00B855A5"/>
    <w:rsid w:val="00B85DAB"/>
    <w:rsid w:val="00B9076C"/>
    <w:rsid w:val="00B95773"/>
    <w:rsid w:val="00B9744D"/>
    <w:rsid w:val="00B97EDF"/>
    <w:rsid w:val="00BA0546"/>
    <w:rsid w:val="00BD0311"/>
    <w:rsid w:val="00BD1D66"/>
    <w:rsid w:val="00BD587C"/>
    <w:rsid w:val="00BD6636"/>
    <w:rsid w:val="00BE45DB"/>
    <w:rsid w:val="00BE5A5D"/>
    <w:rsid w:val="00C070F9"/>
    <w:rsid w:val="00C105D1"/>
    <w:rsid w:val="00C20B92"/>
    <w:rsid w:val="00C35B34"/>
    <w:rsid w:val="00C55934"/>
    <w:rsid w:val="00C636E2"/>
    <w:rsid w:val="00C66DAA"/>
    <w:rsid w:val="00C801B8"/>
    <w:rsid w:val="00C82987"/>
    <w:rsid w:val="00C86086"/>
    <w:rsid w:val="00CA03B4"/>
    <w:rsid w:val="00CA0D7D"/>
    <w:rsid w:val="00CC0843"/>
    <w:rsid w:val="00CC7CBC"/>
    <w:rsid w:val="00CE73C2"/>
    <w:rsid w:val="00D02B86"/>
    <w:rsid w:val="00D03D7C"/>
    <w:rsid w:val="00D03F23"/>
    <w:rsid w:val="00D118A8"/>
    <w:rsid w:val="00D24DD5"/>
    <w:rsid w:val="00D342C6"/>
    <w:rsid w:val="00D3633D"/>
    <w:rsid w:val="00D370C1"/>
    <w:rsid w:val="00D374BA"/>
    <w:rsid w:val="00D416EA"/>
    <w:rsid w:val="00D62C1C"/>
    <w:rsid w:val="00D63C3F"/>
    <w:rsid w:val="00D64CA6"/>
    <w:rsid w:val="00D764DA"/>
    <w:rsid w:val="00D90489"/>
    <w:rsid w:val="00D9083D"/>
    <w:rsid w:val="00D90EB2"/>
    <w:rsid w:val="00D95295"/>
    <w:rsid w:val="00D958FE"/>
    <w:rsid w:val="00DA3B93"/>
    <w:rsid w:val="00DA6273"/>
    <w:rsid w:val="00DC41C6"/>
    <w:rsid w:val="00E345F9"/>
    <w:rsid w:val="00E57DA6"/>
    <w:rsid w:val="00E60DF9"/>
    <w:rsid w:val="00E74138"/>
    <w:rsid w:val="00E85373"/>
    <w:rsid w:val="00E92E57"/>
    <w:rsid w:val="00EB1C57"/>
    <w:rsid w:val="00ED46F7"/>
    <w:rsid w:val="00F03D20"/>
    <w:rsid w:val="00F1017A"/>
    <w:rsid w:val="00F131A6"/>
    <w:rsid w:val="00F177EB"/>
    <w:rsid w:val="00F25DA5"/>
    <w:rsid w:val="00F276F6"/>
    <w:rsid w:val="00F32733"/>
    <w:rsid w:val="00F33197"/>
    <w:rsid w:val="00F40A28"/>
    <w:rsid w:val="00F462CA"/>
    <w:rsid w:val="00F62C86"/>
    <w:rsid w:val="00F711F7"/>
    <w:rsid w:val="00F734AC"/>
    <w:rsid w:val="00F74D2E"/>
    <w:rsid w:val="00F80604"/>
    <w:rsid w:val="00F92133"/>
    <w:rsid w:val="00F952A1"/>
    <w:rsid w:val="00FA5285"/>
    <w:rsid w:val="00FA6F3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carlos.delacruz9@utc.edu.ec" TargetMode="Externa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alba.robles5@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C8758-2B09-4051-A043-9B4EED2F9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55</Pages>
  <Words>29426</Words>
  <Characters>161843</Characters>
  <Application>Microsoft Office Word</Application>
  <DocSecurity>0</DocSecurity>
  <Lines>1348</Lines>
  <Paragraphs>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282</cp:revision>
  <dcterms:created xsi:type="dcterms:W3CDTF">2020-05-03T19:12:00Z</dcterms:created>
  <dcterms:modified xsi:type="dcterms:W3CDTF">2020-06-06T22:40:00Z</dcterms:modified>
</cp:coreProperties>
</file>